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法</w:t>
      </w:r>
      <w:proofErr w:type="gramEnd"/>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度</w:t>
      </w:r>
      <w:proofErr w:type="gramEnd"/>
      <w:r w:rsidR="00AB51AC" w:rsidRPr="00372222">
        <w:rPr>
          <w:rFonts w:cs="Times New Roman" w:hint="eastAsia"/>
          <w:color w:val="000000" w:themeColor="text1"/>
          <w:szCs w:val="24"/>
        </w:rPr>
        <w:t>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633454"/>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DB701F">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DB701F">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DB701F">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DB701F">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DB701F">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DB701F">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DB701F">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DB701F">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DB701F">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DB701F">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DB701F">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DB701F">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DB701F">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DB701F">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DB701F">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DB701F">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DB701F">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DB701F">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DB701F">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DB701F">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DB701F">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DB701F">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DB701F">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DB701F">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DB701F">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DB701F">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DB701F">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DB701F">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DB701F">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DB701F">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DB701F">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DB701F">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DB701F">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5" w:name="_Toc47633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DB701F">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DB701F">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DB701F">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DB701F">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6" w:name="_Toc47633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DB701F">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DB701F">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DB701F">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DB701F">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DB701F">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DB701F">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DB701F">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DB701F">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DB701F">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DB701F">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7633458"/>
      <w:r>
        <w:rPr>
          <w:rFonts w:hint="eastAsia"/>
        </w:rPr>
        <w:lastRenderedPageBreak/>
        <w:t>簡介</w:t>
      </w:r>
      <w:bookmarkEnd w:id="7"/>
    </w:p>
    <w:p w14:paraId="1BA91432" w14:textId="37B61577"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6B2333">
        <w:rPr>
          <w:rFonts w:hint="eastAsia"/>
          <w:color w:val="000000" w:themeColor="text1"/>
        </w:rPr>
        <w:t>。</w:t>
      </w:r>
    </w:p>
    <w:p w14:paraId="65B00B80" w14:textId="30E3EADE"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291A2A10"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t>若在具有缺失值的資料集中執行天際線查詢，因無法知道缺失值的實際數值大小，也不能決定具有缺失值的資料點與其他資料點之間的支配關係，導致最終</w:t>
      </w:r>
      <w:r w:rsidRPr="00181392">
        <w:rPr>
          <w:rFonts w:hint="eastAsia"/>
          <w:color w:val="0070C0"/>
        </w:rPr>
        <w:lastRenderedPageBreak/>
        <w:t>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rPr>
          <w:ins w:id="8" w:author="803" w:date="2020-08-13T17:03:00Z"/>
        </w:rPr>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9" w:name="_Hlk47553156"/>
      <w:r w:rsidR="0035525C" w:rsidRPr="00DA2FA7">
        <w:rPr>
          <w:rFonts w:hint="eastAsia"/>
          <w:color w:val="000000" w:themeColor="text1"/>
        </w:rPr>
        <w:t>點</w:t>
      </w:r>
      <w:bookmarkEnd w:id="9"/>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348B355" w:rsidR="009200B9" w:rsidRDefault="009200B9" w:rsidP="004C7C83">
      <w:pPr>
        <w:ind w:firstLine="425"/>
      </w:pPr>
      <w:ins w:id="10" w:author="803" w:date="2020-08-13T17:03:00Z">
        <w:r>
          <w:rPr>
            <w:rFonts w:hint="eastAsia"/>
          </w:rPr>
          <w:t>[</w:t>
        </w:r>
      </w:ins>
      <w:ins w:id="11" w:author="803" w:date="2020-08-13T17:04:00Z">
        <w:r>
          <w:rPr>
            <w:rFonts w:hint="eastAsia"/>
          </w:rPr>
          <w:t>說明本研究</w:t>
        </w:r>
      </w:ins>
      <w:ins w:id="12" w:author="803" w:date="2020-08-13T17:06:00Z">
        <w:r w:rsidR="009D126F">
          <w:rPr>
            <w:rFonts w:hint="eastAsia"/>
          </w:rPr>
          <w:t>提出的方法，</w:t>
        </w:r>
        <w:r w:rsidR="004C7C83">
          <w:rPr>
            <w:rFonts w:hint="eastAsia"/>
          </w:rPr>
          <w:t>此方法</w:t>
        </w:r>
      </w:ins>
      <w:ins w:id="13" w:author="803" w:date="2020-08-13T17:04:00Z">
        <w:r>
          <w:rPr>
            <w:rFonts w:hint="eastAsia"/>
          </w:rPr>
          <w:t>如何改善</w:t>
        </w:r>
      </w:ins>
      <w:ins w:id="14" w:author="803" w:date="2020-08-13T17:06:00Z">
        <w:r w:rsidR="004C7C83">
          <w:rPr>
            <w:rFonts w:hint="eastAsia"/>
          </w:rPr>
          <w:t>，以及為何</w:t>
        </w:r>
      </w:ins>
      <w:ins w:id="15" w:author="803" w:date="2020-08-13T17:04:00Z">
        <w:r>
          <w:rPr>
            <w:rFonts w:hint="eastAsia"/>
          </w:rPr>
          <w:t>可以解決原本</w:t>
        </w:r>
        <w:r w:rsidR="00002C71">
          <w:rPr>
            <w:rFonts w:hint="eastAsia"/>
          </w:rPr>
          <w:t>方法的問題</w:t>
        </w:r>
      </w:ins>
      <w:ins w:id="16" w:author="803" w:date="2020-08-13T17:03:00Z">
        <w:r>
          <w:rPr>
            <w:rFonts w:hint="eastAsia"/>
          </w:rPr>
          <w:t>]</w:t>
        </w:r>
      </w:ins>
      <w:ins w:id="17" w:author="803" w:date="2020-08-13T17:04:00Z">
        <w:r w:rsidR="00774597">
          <w:rPr>
            <w:rFonts w:hint="eastAsia"/>
          </w:rPr>
          <w:t xml:space="preserve"> </w:t>
        </w:r>
      </w:ins>
    </w:p>
    <w:p w14:paraId="449BA7D6" w14:textId="03DB7B91"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ins w:id="18" w:author="803" w:date="2020-08-13T17:05:00Z">
        <w:r w:rsidR="00774597">
          <w:rPr>
            <w:rFonts w:hint="eastAsia"/>
          </w:rPr>
          <w:t>(</w:t>
        </w:r>
        <w:r w:rsidR="00EC5D47">
          <w:rPr>
            <w:rFonts w:hint="eastAsia"/>
          </w:rPr>
          <w:t>精簡</w:t>
        </w:r>
        <w:r w:rsidR="00774597">
          <w:rPr>
            <w:rFonts w:hint="eastAsia"/>
          </w:rPr>
          <w:t>)</w:t>
        </w:r>
      </w:ins>
    </w:p>
    <w:p w14:paraId="6F3D3241" w14:textId="77777777" w:rsidR="0059581B" w:rsidRDefault="000A779C" w:rsidP="004C7FEB">
      <w:pPr>
        <w:ind w:firstLine="425"/>
        <w:rPr>
          <w:ins w:id="19" w:author="803" w:date="2020-08-13T17:10:00Z"/>
        </w:rPr>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sidRPr="005777BD">
        <w:rPr>
          <w:rFonts w:hint="eastAsia"/>
          <w:strike/>
          <w:color w:val="0070C0"/>
          <w:rPrChange w:id="20" w:author="803" w:date="2020-08-13T17:11:00Z">
            <w:rPr>
              <w:rFonts w:hint="eastAsia"/>
              <w:color w:val="0070C0"/>
            </w:rPr>
          </w:rPrChange>
        </w:rPr>
        <w:t>實驗</w:t>
      </w:r>
      <w:proofErr w:type="gramStart"/>
      <w:r w:rsidR="00B230D3" w:rsidRPr="005777BD">
        <w:rPr>
          <w:rFonts w:hint="eastAsia"/>
          <w:strike/>
          <w:color w:val="0070C0"/>
          <w:rPrChange w:id="21" w:author="803" w:date="2020-08-13T17:11:00Z">
            <w:rPr>
              <w:rFonts w:hint="eastAsia"/>
              <w:color w:val="0070C0"/>
            </w:rPr>
          </w:rPrChange>
        </w:rPr>
        <w:t>一</w:t>
      </w:r>
      <w:proofErr w:type="gramEnd"/>
      <w:r w:rsidR="00653A1B" w:rsidRPr="005777BD">
        <w:rPr>
          <w:rFonts w:hint="eastAsia"/>
          <w:strike/>
          <w:color w:val="0070C0"/>
          <w:rPrChange w:id="22" w:author="803" w:date="2020-08-13T17:11:00Z">
            <w:rPr>
              <w:rFonts w:hint="eastAsia"/>
              <w:color w:val="0070C0"/>
            </w:rPr>
          </w:rPrChange>
        </w:rPr>
        <w:t>探討</w:t>
      </w:r>
      <w:r w:rsidR="00653A1B" w:rsidRPr="005777BD">
        <w:rPr>
          <w:strike/>
          <w:color w:val="0070C0"/>
          <w:rPrChange w:id="23" w:author="803" w:date="2020-08-13T17:11:00Z">
            <w:rPr>
              <w:color w:val="0070C0"/>
            </w:rPr>
          </w:rPrChange>
        </w:rPr>
        <w:t>k</w:t>
      </w:r>
      <w:r w:rsidR="00653A1B" w:rsidRPr="005777BD">
        <w:rPr>
          <w:rFonts w:hint="eastAsia"/>
          <w:strike/>
          <w:color w:val="0070C0"/>
          <w:rPrChange w:id="24" w:author="803" w:date="2020-08-13T17:11:00Z">
            <w:rPr>
              <w:rFonts w:hint="eastAsia"/>
              <w:color w:val="0070C0"/>
            </w:rPr>
          </w:rPrChange>
        </w:rPr>
        <w:t>鄰近</w:t>
      </w:r>
      <w:r w:rsidR="003B1E16" w:rsidRPr="005777BD">
        <w:rPr>
          <w:rFonts w:hint="eastAsia"/>
          <w:strike/>
          <w:color w:val="0070C0"/>
          <w:rPrChange w:id="25" w:author="803" w:date="2020-08-13T17:11:00Z">
            <w:rPr>
              <w:rFonts w:hint="eastAsia"/>
              <w:color w:val="0070C0"/>
            </w:rPr>
          </w:rPrChange>
        </w:rPr>
        <w:t>點</w:t>
      </w:r>
      <w:r w:rsidR="00653A1B" w:rsidRPr="005777BD">
        <w:rPr>
          <w:rFonts w:hint="eastAsia"/>
          <w:strike/>
          <w:color w:val="0070C0"/>
          <w:rPrChange w:id="26" w:author="803" w:date="2020-08-13T17:11:00Z">
            <w:rPr>
              <w:rFonts w:hint="eastAsia"/>
              <w:color w:val="0070C0"/>
            </w:rPr>
          </w:rPrChange>
        </w:rPr>
        <w:t>填補法</w:t>
      </w:r>
      <w:r w:rsidR="00653A1B" w:rsidRPr="005777BD">
        <w:rPr>
          <w:strike/>
          <w:color w:val="0070C0"/>
          <w:rPrChange w:id="27" w:author="803" w:date="2020-08-13T17:11:00Z">
            <w:rPr>
              <w:color w:val="0070C0"/>
            </w:rPr>
          </w:rPrChange>
        </w:rPr>
        <w:t>k</w:t>
      </w:r>
      <w:r w:rsidR="00653A1B" w:rsidRPr="005777BD">
        <w:rPr>
          <w:rFonts w:hint="eastAsia"/>
          <w:strike/>
          <w:color w:val="0070C0"/>
          <w:rPrChange w:id="28" w:author="803" w:date="2020-08-13T17:11:00Z">
            <w:rPr>
              <w:rFonts w:hint="eastAsia"/>
              <w:color w:val="0070C0"/>
            </w:rPr>
          </w:rPrChange>
        </w:rPr>
        <w:t>值大小</w:t>
      </w:r>
      <w:r w:rsidR="00891ADF" w:rsidRPr="005777BD">
        <w:rPr>
          <w:rFonts w:hint="eastAsia"/>
          <w:strike/>
          <w:color w:val="0070C0"/>
          <w:rPrChange w:id="29" w:author="803" w:date="2020-08-13T17:11:00Z">
            <w:rPr>
              <w:rFonts w:hint="eastAsia"/>
              <w:color w:val="0070C0"/>
            </w:rPr>
          </w:rPrChange>
        </w:rPr>
        <w:t>與缺失比例對天際線結果的影響。實驗</w:t>
      </w:r>
      <w:proofErr w:type="gramStart"/>
      <w:r w:rsidR="00852839" w:rsidRPr="005777BD">
        <w:rPr>
          <w:rFonts w:hint="eastAsia"/>
          <w:strike/>
          <w:color w:val="0070C0"/>
          <w:rPrChange w:id="30" w:author="803" w:date="2020-08-13T17:11:00Z">
            <w:rPr>
              <w:rFonts w:hint="eastAsia"/>
              <w:color w:val="0070C0"/>
            </w:rPr>
          </w:rPrChange>
        </w:rPr>
        <w:t>一</w:t>
      </w:r>
      <w:proofErr w:type="gramEnd"/>
      <w:r w:rsidR="00891ADF" w:rsidRPr="005777BD">
        <w:rPr>
          <w:rFonts w:hint="eastAsia"/>
          <w:strike/>
          <w:color w:val="0070C0"/>
          <w:rPrChange w:id="31" w:author="803" w:date="2020-08-13T17:11:00Z">
            <w:rPr>
              <w:rFonts w:hint="eastAsia"/>
              <w:color w:val="0070C0"/>
            </w:rPr>
          </w:rPrChange>
        </w:rPr>
        <w:t>結果顯示</w:t>
      </w:r>
      <w:r w:rsidR="00E47641" w:rsidRPr="005777BD">
        <w:rPr>
          <w:rFonts w:hint="eastAsia"/>
          <w:strike/>
          <w:color w:val="0070C0"/>
          <w:rPrChange w:id="32" w:author="803" w:date="2020-08-13T17:11:00Z">
            <w:rPr>
              <w:rFonts w:hint="eastAsia"/>
              <w:color w:val="0070C0"/>
            </w:rPr>
          </w:rPrChange>
        </w:rPr>
        <w:t>，</w:t>
      </w:r>
      <w:r w:rsidR="00852839" w:rsidRPr="005777BD">
        <w:rPr>
          <w:rFonts w:hint="eastAsia"/>
          <w:strike/>
          <w:color w:val="0070C0"/>
          <w:rPrChange w:id="33" w:author="803" w:date="2020-08-13T17:11:00Z">
            <w:rPr>
              <w:rFonts w:hint="eastAsia"/>
              <w:color w:val="0070C0"/>
            </w:rPr>
          </w:rPrChange>
        </w:rPr>
        <w:t>當缺失比例夠大時，</w:t>
      </w:r>
      <w:r w:rsidR="00852839" w:rsidRPr="005777BD">
        <w:rPr>
          <w:strike/>
          <w:color w:val="0070C0"/>
          <w:rPrChange w:id="34" w:author="803" w:date="2020-08-13T17:11:00Z">
            <w:rPr>
              <w:color w:val="0070C0"/>
            </w:rPr>
          </w:rPrChange>
        </w:rPr>
        <w:t>k</w:t>
      </w:r>
      <w:r w:rsidR="00852839" w:rsidRPr="005777BD">
        <w:rPr>
          <w:rFonts w:hint="eastAsia"/>
          <w:strike/>
          <w:color w:val="0070C0"/>
          <w:rPrChange w:id="35" w:author="803" w:date="2020-08-13T17:11:00Z">
            <w:rPr>
              <w:rFonts w:hint="eastAsia"/>
              <w:color w:val="0070C0"/>
            </w:rPr>
          </w:rPrChange>
        </w:rPr>
        <w:t>值所能夠提供可參考的鄰近點效果會減少。故本研究方法所提出的演算法當中，不完全依賴</w:t>
      </w:r>
      <w:r w:rsidR="00852839" w:rsidRPr="005777BD">
        <w:rPr>
          <w:strike/>
          <w:color w:val="0070C0"/>
          <w:rPrChange w:id="36" w:author="803" w:date="2020-08-13T17:11:00Z">
            <w:rPr>
              <w:color w:val="0070C0"/>
            </w:rPr>
          </w:rPrChange>
        </w:rPr>
        <w:t>k</w:t>
      </w:r>
      <w:r w:rsidR="00852839" w:rsidRPr="005777BD">
        <w:rPr>
          <w:rFonts w:hint="eastAsia"/>
          <w:strike/>
          <w:color w:val="0070C0"/>
          <w:rPrChange w:id="37" w:author="803" w:date="2020-08-13T17:11:00Z">
            <w:rPr>
              <w:rFonts w:hint="eastAsia"/>
              <w:color w:val="0070C0"/>
            </w:rPr>
          </w:rPrChange>
        </w:rPr>
        <w:t>值所提供的鄰近點資訊做為參考</w:t>
      </w:r>
      <w:r w:rsidR="00AE710C" w:rsidRPr="005777BD">
        <w:rPr>
          <w:rFonts w:hint="eastAsia"/>
          <w:strike/>
          <w:color w:val="0070C0"/>
          <w:rPrChange w:id="38" w:author="803" w:date="2020-08-13T17:11:00Z">
            <w:rPr>
              <w:rFonts w:hint="eastAsia"/>
              <w:color w:val="0070C0"/>
            </w:rPr>
          </w:rPrChange>
        </w:rPr>
        <w:t>，</w:t>
      </w:r>
      <w:r w:rsidR="00142071" w:rsidRPr="005777BD">
        <w:rPr>
          <w:rFonts w:hint="eastAsia"/>
          <w:strike/>
          <w:color w:val="0070C0"/>
          <w:rPrChange w:id="39" w:author="803" w:date="2020-08-13T17:11:00Z">
            <w:rPr>
              <w:rFonts w:hint="eastAsia"/>
              <w:color w:val="0070C0"/>
            </w:rPr>
          </w:rPrChange>
        </w:rPr>
        <w:t>同時</w:t>
      </w:r>
      <w:r w:rsidR="004B454A" w:rsidRPr="005777BD">
        <w:rPr>
          <w:rFonts w:hint="eastAsia"/>
          <w:strike/>
          <w:color w:val="0070C0"/>
          <w:rPrChange w:id="40" w:author="803" w:date="2020-08-13T17:11:00Z">
            <w:rPr>
              <w:rFonts w:hint="eastAsia"/>
              <w:color w:val="0070C0"/>
            </w:rPr>
          </w:rPrChange>
        </w:rPr>
        <w:t>考慮了鄰近點的</w:t>
      </w:r>
      <w:r w:rsidR="00852839" w:rsidRPr="005777BD">
        <w:rPr>
          <w:rFonts w:hint="eastAsia"/>
          <w:strike/>
          <w:color w:val="0070C0"/>
          <w:rPrChange w:id="41" w:author="803" w:date="2020-08-13T17:11:00Z">
            <w:rPr>
              <w:rFonts w:hint="eastAsia"/>
              <w:color w:val="0070C0"/>
            </w:rPr>
          </w:rPrChange>
        </w:rPr>
        <w:t>缺失情形</w:t>
      </w:r>
      <w:r w:rsidR="004B454A" w:rsidRPr="005777BD">
        <w:rPr>
          <w:rFonts w:hint="eastAsia"/>
          <w:strike/>
          <w:color w:val="0070C0"/>
          <w:rPrChange w:id="42" w:author="803" w:date="2020-08-13T17:11:00Z">
            <w:rPr>
              <w:rFonts w:hint="eastAsia"/>
              <w:color w:val="0070C0"/>
            </w:rPr>
          </w:rPrChange>
        </w:rPr>
        <w:t>以</w:t>
      </w:r>
      <w:r w:rsidR="00852839" w:rsidRPr="005777BD">
        <w:rPr>
          <w:rFonts w:hint="eastAsia"/>
          <w:strike/>
          <w:color w:val="0070C0"/>
          <w:rPrChange w:id="43" w:author="803" w:date="2020-08-13T17:11:00Z">
            <w:rPr>
              <w:rFonts w:hint="eastAsia"/>
              <w:color w:val="0070C0"/>
            </w:rPr>
          </w:rPrChange>
        </w:rPr>
        <w:t>評估鄰近</w:t>
      </w:r>
      <w:r w:rsidR="004B454A" w:rsidRPr="005777BD">
        <w:rPr>
          <w:rFonts w:hint="eastAsia"/>
          <w:strike/>
          <w:color w:val="0070C0"/>
          <w:rPrChange w:id="44" w:author="803" w:date="2020-08-13T17:11:00Z">
            <w:rPr>
              <w:rFonts w:hint="eastAsia"/>
              <w:color w:val="0070C0"/>
            </w:rPr>
          </w:rPrChange>
        </w:rPr>
        <w:t>點數值</w:t>
      </w:r>
      <w:r w:rsidR="00852839" w:rsidRPr="005777BD">
        <w:rPr>
          <w:rFonts w:hint="eastAsia"/>
          <w:strike/>
          <w:color w:val="0070C0"/>
          <w:rPrChange w:id="45" w:author="803" w:date="2020-08-13T17:11:00Z">
            <w:rPr>
              <w:rFonts w:hint="eastAsia"/>
              <w:color w:val="0070C0"/>
            </w:rPr>
          </w:rPrChange>
        </w:rPr>
        <w:t>的可參考性</w:t>
      </w:r>
      <w:r w:rsidR="005A7706" w:rsidRPr="005777BD">
        <w:rPr>
          <w:rFonts w:hint="eastAsia"/>
          <w:strike/>
          <w:color w:val="0070C0"/>
          <w:rPrChange w:id="46" w:author="803" w:date="2020-08-13T17:11:00Z">
            <w:rPr>
              <w:rFonts w:hint="eastAsia"/>
              <w:color w:val="0070C0"/>
            </w:rPr>
          </w:rPrChange>
        </w:rPr>
        <w:t>。</w:t>
      </w:r>
      <w:r w:rsidR="00880A28" w:rsidRPr="005777BD">
        <w:rPr>
          <w:rFonts w:hint="eastAsia"/>
          <w:strike/>
          <w:color w:val="0070C0"/>
          <w:rPrChange w:id="47" w:author="803" w:date="2020-08-13T17:11:00Z">
            <w:rPr>
              <w:rFonts w:hint="eastAsia"/>
              <w:color w:val="0070C0"/>
            </w:rPr>
          </w:rPrChange>
        </w:rPr>
        <w:t>實驗二比較各填補法所產生的天際線與原天際線的相似程度，</w:t>
      </w:r>
      <w:r w:rsidR="00BC60E9" w:rsidRPr="005777BD">
        <w:rPr>
          <w:rFonts w:hint="eastAsia"/>
          <w:strike/>
          <w:color w:val="0070C0"/>
          <w:rPrChange w:id="48" w:author="803" w:date="2020-08-13T17:11:00Z">
            <w:rPr>
              <w:rFonts w:hint="eastAsia"/>
              <w:color w:val="0070C0"/>
            </w:rPr>
          </w:rPrChange>
        </w:rPr>
        <w:t>實驗二結果顯示</w:t>
      </w:r>
      <w:r w:rsidR="007C6F9E" w:rsidRPr="005777BD">
        <w:rPr>
          <w:rFonts w:hint="eastAsia"/>
          <w:strike/>
          <w:color w:val="0070C0"/>
          <w:rPrChange w:id="49" w:author="803" w:date="2020-08-13T17:11:00Z">
            <w:rPr>
              <w:rFonts w:hint="eastAsia"/>
              <w:color w:val="0070C0"/>
            </w:rPr>
          </w:rPrChange>
        </w:rPr>
        <w:t>在不同</w:t>
      </w:r>
      <w:r w:rsidR="007C6F9E" w:rsidRPr="005777BD">
        <w:rPr>
          <w:strike/>
          <w:color w:val="0070C0"/>
          <w:rPrChange w:id="50" w:author="803" w:date="2020-08-13T17:11:00Z">
            <w:rPr>
              <w:color w:val="0070C0"/>
            </w:rPr>
          </w:rPrChange>
        </w:rPr>
        <w:t>k</w:t>
      </w:r>
      <w:proofErr w:type="gramStart"/>
      <w:r w:rsidR="007C6F9E" w:rsidRPr="005777BD">
        <w:rPr>
          <w:rFonts w:hint="eastAsia"/>
          <w:strike/>
          <w:color w:val="0070C0"/>
          <w:rPrChange w:id="51" w:author="803" w:date="2020-08-13T17:11:00Z">
            <w:rPr>
              <w:rFonts w:hint="eastAsia"/>
              <w:color w:val="0070C0"/>
            </w:rPr>
          </w:rPrChange>
        </w:rPr>
        <w:t>值下</w:t>
      </w:r>
      <w:proofErr w:type="gramEnd"/>
      <w:r w:rsidR="007C6F9E" w:rsidRPr="005777BD">
        <w:rPr>
          <w:rFonts w:hint="eastAsia"/>
          <w:strike/>
          <w:color w:val="0070C0"/>
          <w:rPrChange w:id="52" w:author="803" w:date="2020-08-13T17:11:00Z">
            <w:rPr>
              <w:rFonts w:hint="eastAsia"/>
              <w:color w:val="0070C0"/>
            </w:rPr>
          </w:rPrChange>
        </w:rPr>
        <w:t>，本研究所提出的方法</w:t>
      </w:r>
      <w:r w:rsidR="009D40A5" w:rsidRPr="005777BD">
        <w:rPr>
          <w:rFonts w:hint="eastAsia"/>
          <w:strike/>
          <w:color w:val="0070C0"/>
          <w:rPrChange w:id="53" w:author="803" w:date="2020-08-13T17:11:00Z">
            <w:rPr>
              <w:rFonts w:hint="eastAsia"/>
              <w:color w:val="0070C0"/>
            </w:rPr>
          </w:rPrChange>
        </w:rPr>
        <w:t>與原天際線的相似度</w:t>
      </w:r>
      <w:r w:rsidR="007C6F9E" w:rsidRPr="005777BD">
        <w:rPr>
          <w:rFonts w:hint="eastAsia"/>
          <w:strike/>
          <w:color w:val="0070C0"/>
          <w:rPrChange w:id="54" w:author="803" w:date="2020-08-13T17:11:00Z">
            <w:rPr>
              <w:rFonts w:hint="eastAsia"/>
              <w:color w:val="0070C0"/>
            </w:rPr>
          </w:rPrChange>
        </w:rPr>
        <w:t>都比</w:t>
      </w:r>
      <w:r w:rsidR="003B1E16" w:rsidRPr="005777BD">
        <w:rPr>
          <w:rFonts w:hint="eastAsia"/>
          <w:strike/>
          <w:color w:val="0070C0"/>
          <w:rPrChange w:id="55" w:author="803" w:date="2020-08-13T17:11:00Z">
            <w:rPr>
              <w:rFonts w:hint="eastAsia"/>
              <w:color w:val="0070C0"/>
            </w:rPr>
          </w:rPrChange>
        </w:rPr>
        <w:t>原始</w:t>
      </w:r>
      <w:r w:rsidR="007C6F9E" w:rsidRPr="005777BD">
        <w:rPr>
          <w:strike/>
          <w:color w:val="0070C0"/>
          <w:rPrChange w:id="56" w:author="803" w:date="2020-08-13T17:11:00Z">
            <w:rPr>
              <w:color w:val="0070C0"/>
            </w:rPr>
          </w:rPrChange>
        </w:rPr>
        <w:t>k</w:t>
      </w:r>
      <w:r w:rsidR="007C6F9E" w:rsidRPr="005777BD">
        <w:rPr>
          <w:rFonts w:hint="eastAsia"/>
          <w:strike/>
          <w:color w:val="0070C0"/>
          <w:rPrChange w:id="57" w:author="803" w:date="2020-08-13T17:11:00Z">
            <w:rPr>
              <w:rFonts w:hint="eastAsia"/>
              <w:color w:val="0070C0"/>
            </w:rPr>
          </w:rPrChange>
        </w:rPr>
        <w:t>鄰近</w:t>
      </w:r>
      <w:r w:rsidR="003B1E16" w:rsidRPr="005777BD">
        <w:rPr>
          <w:rFonts w:hint="eastAsia"/>
          <w:strike/>
          <w:color w:val="0070C0"/>
          <w:rPrChange w:id="58" w:author="803" w:date="2020-08-13T17:11:00Z">
            <w:rPr>
              <w:rFonts w:hint="eastAsia"/>
              <w:color w:val="0070C0"/>
            </w:rPr>
          </w:rPrChange>
        </w:rPr>
        <w:t>點</w:t>
      </w:r>
      <w:r w:rsidR="007C6F9E" w:rsidRPr="005777BD">
        <w:rPr>
          <w:rFonts w:hint="eastAsia"/>
          <w:strike/>
          <w:color w:val="0070C0"/>
          <w:rPrChange w:id="59" w:author="803" w:date="2020-08-13T17:11:00Z">
            <w:rPr>
              <w:rFonts w:hint="eastAsia"/>
              <w:color w:val="0070C0"/>
            </w:rPr>
          </w:rPrChange>
        </w:rPr>
        <w:t>填補法</w:t>
      </w:r>
      <w:r w:rsidR="009D40A5" w:rsidRPr="005777BD">
        <w:rPr>
          <w:rFonts w:hint="eastAsia"/>
          <w:strike/>
          <w:color w:val="0070C0"/>
          <w:rPrChange w:id="60" w:author="803" w:date="2020-08-13T17:11:00Z">
            <w:rPr>
              <w:rFonts w:hint="eastAsia"/>
              <w:color w:val="0070C0"/>
            </w:rPr>
          </w:rPrChange>
        </w:rPr>
        <w:t>好</w:t>
      </w:r>
      <w:r w:rsidR="009D40A5" w:rsidRPr="005777BD">
        <w:rPr>
          <w:strike/>
          <w:color w:val="0070C0"/>
          <w:rPrChange w:id="61" w:author="803" w:date="2020-08-13T17:11:00Z">
            <w:rPr>
              <w:color w:val="0070C0"/>
            </w:rPr>
          </w:rPrChange>
        </w:rPr>
        <w:t>3</w:t>
      </w:r>
      <w:r w:rsidR="009D40A5" w:rsidRPr="005777BD">
        <w:rPr>
          <w:rFonts w:hint="eastAsia"/>
          <w:strike/>
          <w:color w:val="0070C0"/>
          <w:rPrChange w:id="62" w:author="803" w:date="2020-08-13T17:11:00Z">
            <w:rPr>
              <w:rFonts w:hint="eastAsia"/>
              <w:color w:val="0070C0"/>
            </w:rPr>
          </w:rPrChange>
        </w:rPr>
        <w:t>到</w:t>
      </w:r>
      <w:r w:rsidR="009D40A5" w:rsidRPr="005777BD">
        <w:rPr>
          <w:strike/>
          <w:color w:val="0070C0"/>
          <w:rPrChange w:id="63" w:author="803" w:date="2020-08-13T17:11:00Z">
            <w:rPr>
              <w:color w:val="0070C0"/>
            </w:rPr>
          </w:rPrChange>
        </w:rPr>
        <w:t>6</w:t>
      </w:r>
      <w:r w:rsidR="009D40A5" w:rsidRPr="005777BD">
        <w:rPr>
          <w:rFonts w:hint="eastAsia"/>
          <w:strike/>
          <w:color w:val="0070C0"/>
          <w:rPrChange w:id="64" w:author="803" w:date="2020-08-13T17:11:00Z">
            <w:rPr>
              <w:rFonts w:hint="eastAsia"/>
              <w:color w:val="0070C0"/>
            </w:rPr>
          </w:rPrChange>
        </w:rPr>
        <w:t>倍。即使在</w:t>
      </w:r>
      <w:r w:rsidR="009D40A5" w:rsidRPr="005777BD">
        <w:rPr>
          <w:strike/>
          <w:color w:val="0070C0"/>
          <w:rPrChange w:id="65" w:author="803" w:date="2020-08-13T17:11:00Z">
            <w:rPr>
              <w:color w:val="0070C0"/>
            </w:rPr>
          </w:rPrChange>
        </w:rPr>
        <w:t>k</w:t>
      </w:r>
      <w:r w:rsidR="009D40A5" w:rsidRPr="005777BD">
        <w:rPr>
          <w:rFonts w:hint="eastAsia"/>
          <w:strike/>
          <w:color w:val="0070C0"/>
          <w:rPrChange w:id="66" w:author="803" w:date="2020-08-13T17:11:00Z">
            <w:rPr>
              <w:rFonts w:hint="eastAsia"/>
              <w:color w:val="0070C0"/>
            </w:rPr>
          </w:rPrChange>
        </w:rPr>
        <w:t>值很大的時候，</w:t>
      </w:r>
      <w:r w:rsidR="003B1E16" w:rsidRPr="005777BD">
        <w:rPr>
          <w:rFonts w:hint="eastAsia"/>
          <w:strike/>
          <w:color w:val="0070C0"/>
          <w:rPrChange w:id="67" w:author="803" w:date="2020-08-13T17:11:00Z">
            <w:rPr>
              <w:rFonts w:hint="eastAsia"/>
              <w:color w:val="0070C0"/>
            </w:rPr>
          </w:rPrChange>
        </w:rPr>
        <w:t>原始</w:t>
      </w:r>
      <w:r w:rsidR="009D40A5" w:rsidRPr="005777BD">
        <w:rPr>
          <w:strike/>
          <w:color w:val="0070C0"/>
          <w:rPrChange w:id="68" w:author="803" w:date="2020-08-13T17:11:00Z">
            <w:rPr>
              <w:color w:val="0070C0"/>
            </w:rPr>
          </w:rPrChange>
        </w:rPr>
        <w:t>k</w:t>
      </w:r>
      <w:r w:rsidR="009D40A5" w:rsidRPr="005777BD">
        <w:rPr>
          <w:rFonts w:hint="eastAsia"/>
          <w:strike/>
          <w:color w:val="0070C0"/>
          <w:rPrChange w:id="69" w:author="803" w:date="2020-08-13T17:11:00Z">
            <w:rPr>
              <w:rFonts w:hint="eastAsia"/>
              <w:color w:val="0070C0"/>
            </w:rPr>
          </w:rPrChange>
        </w:rPr>
        <w:t>鄰近</w:t>
      </w:r>
      <w:r w:rsidR="003B1E16" w:rsidRPr="005777BD">
        <w:rPr>
          <w:rFonts w:hint="eastAsia"/>
          <w:strike/>
          <w:color w:val="0070C0"/>
          <w:rPrChange w:id="70" w:author="803" w:date="2020-08-13T17:11:00Z">
            <w:rPr>
              <w:rFonts w:hint="eastAsia"/>
              <w:color w:val="0070C0"/>
            </w:rPr>
          </w:rPrChange>
        </w:rPr>
        <w:t>點</w:t>
      </w:r>
      <w:r w:rsidR="009D40A5" w:rsidRPr="005777BD">
        <w:rPr>
          <w:rFonts w:hint="eastAsia"/>
          <w:strike/>
          <w:color w:val="0070C0"/>
          <w:rPrChange w:id="71" w:author="803" w:date="2020-08-13T17:11:00Z">
            <w:rPr>
              <w:rFonts w:hint="eastAsia"/>
              <w:color w:val="0070C0"/>
            </w:rPr>
          </w:rPrChange>
        </w:rPr>
        <w:t>填補法最具有優勢下，當缺失值比例超過</w:t>
      </w:r>
      <w:r w:rsidR="009D40A5" w:rsidRPr="005777BD">
        <w:rPr>
          <w:strike/>
          <w:color w:val="0070C0"/>
          <w:rPrChange w:id="72" w:author="803" w:date="2020-08-13T17:11:00Z">
            <w:rPr>
              <w:color w:val="0070C0"/>
            </w:rPr>
          </w:rPrChange>
        </w:rPr>
        <w:t>35%</w:t>
      </w:r>
      <w:r w:rsidR="00DB479A" w:rsidRPr="005777BD">
        <w:rPr>
          <w:rFonts w:hint="eastAsia"/>
          <w:strike/>
          <w:color w:val="0070C0"/>
          <w:rPrChange w:id="73" w:author="803" w:date="2020-08-13T17:11:00Z">
            <w:rPr>
              <w:rFonts w:hint="eastAsia"/>
              <w:color w:val="0070C0"/>
            </w:rPr>
          </w:rPrChange>
        </w:rPr>
        <w:t>，其產生的天際線與原天際線的</w:t>
      </w:r>
      <w:r w:rsidR="009D40A5" w:rsidRPr="005777BD">
        <w:rPr>
          <w:rFonts w:hint="eastAsia"/>
          <w:strike/>
          <w:color w:val="0070C0"/>
          <w:rPrChange w:id="74" w:author="803" w:date="2020-08-13T17:11:00Z">
            <w:rPr>
              <w:rFonts w:hint="eastAsia"/>
              <w:color w:val="0070C0"/>
            </w:rPr>
          </w:rPrChange>
        </w:rPr>
        <w:t>相似度會驟降</w:t>
      </w:r>
      <w:r w:rsidR="009231B9" w:rsidRPr="005777BD">
        <w:rPr>
          <w:rFonts w:hint="eastAsia"/>
          <w:strike/>
          <w:color w:val="0070C0"/>
          <w:rPrChange w:id="75" w:author="803" w:date="2020-08-13T17:11:00Z">
            <w:rPr>
              <w:rFonts w:hint="eastAsia"/>
              <w:color w:val="0070C0"/>
            </w:rPr>
          </w:rPrChange>
        </w:rPr>
        <w:t>至</w:t>
      </w:r>
      <w:r w:rsidR="009231B9" w:rsidRPr="005777BD">
        <w:rPr>
          <w:strike/>
          <w:color w:val="0070C0"/>
          <w:rPrChange w:id="76" w:author="803" w:date="2020-08-13T17:11:00Z">
            <w:rPr>
              <w:color w:val="0070C0"/>
            </w:rPr>
          </w:rPrChange>
        </w:rPr>
        <w:t>50%</w:t>
      </w:r>
      <w:r w:rsidR="009231B9" w:rsidRPr="005777BD">
        <w:rPr>
          <w:rFonts w:hint="eastAsia"/>
          <w:strike/>
          <w:color w:val="0070C0"/>
          <w:rPrChange w:id="77" w:author="803" w:date="2020-08-13T17:11:00Z">
            <w:rPr>
              <w:rFonts w:hint="eastAsia"/>
              <w:color w:val="0070C0"/>
            </w:rPr>
          </w:rPrChange>
        </w:rPr>
        <w:t>至</w:t>
      </w:r>
      <w:r w:rsidR="009231B9" w:rsidRPr="005777BD">
        <w:rPr>
          <w:strike/>
          <w:color w:val="0070C0"/>
          <w:rPrChange w:id="78" w:author="803" w:date="2020-08-13T17:11:00Z">
            <w:rPr>
              <w:color w:val="0070C0"/>
            </w:rPr>
          </w:rPrChange>
        </w:rPr>
        <w:t>60%</w:t>
      </w:r>
      <w:r w:rsidR="009D40A5" w:rsidRPr="005777BD">
        <w:rPr>
          <w:rFonts w:hint="eastAsia"/>
          <w:strike/>
          <w:color w:val="0070C0"/>
          <w:rPrChange w:id="79" w:author="803" w:date="2020-08-13T17:11:00Z">
            <w:rPr>
              <w:rFonts w:hint="eastAsia"/>
              <w:color w:val="0070C0"/>
            </w:rPr>
          </w:rPrChange>
        </w:rPr>
        <w:t>，</w:t>
      </w:r>
      <w:r w:rsidR="00387406" w:rsidRPr="005777BD">
        <w:rPr>
          <w:rFonts w:hint="eastAsia"/>
          <w:strike/>
          <w:color w:val="0070C0"/>
          <w:rPrChange w:id="80" w:author="803" w:date="2020-08-13T17:11:00Z">
            <w:rPr>
              <w:rFonts w:hint="eastAsia"/>
              <w:color w:val="0070C0"/>
            </w:rPr>
          </w:rPrChange>
        </w:rPr>
        <w:t>而</w:t>
      </w:r>
      <w:r w:rsidR="009D40A5" w:rsidRPr="005777BD">
        <w:rPr>
          <w:rFonts w:hint="eastAsia"/>
          <w:strike/>
          <w:color w:val="0070C0"/>
          <w:rPrChange w:id="81" w:author="803" w:date="2020-08-13T17:11:00Z">
            <w:rPr>
              <w:rFonts w:hint="eastAsia"/>
              <w:color w:val="0070C0"/>
            </w:rPr>
          </w:rPrChange>
        </w:rPr>
        <w:t>本研究所提出的演算法</w:t>
      </w:r>
      <w:r w:rsidR="00663CB9" w:rsidRPr="005777BD">
        <w:rPr>
          <w:rFonts w:hint="eastAsia"/>
          <w:strike/>
          <w:color w:val="0070C0"/>
          <w:rPrChange w:id="82" w:author="803" w:date="2020-08-13T17:11:00Z">
            <w:rPr>
              <w:rFonts w:hint="eastAsia"/>
              <w:color w:val="0070C0"/>
            </w:rPr>
          </w:rPrChange>
        </w:rPr>
        <w:t>即使在高於</w:t>
      </w:r>
      <w:r w:rsidR="00663CB9" w:rsidRPr="005777BD">
        <w:rPr>
          <w:strike/>
          <w:color w:val="0070C0"/>
          <w:rPrChange w:id="83" w:author="803" w:date="2020-08-13T17:11:00Z">
            <w:rPr>
              <w:color w:val="0070C0"/>
            </w:rPr>
          </w:rPrChange>
        </w:rPr>
        <w:t>80%</w:t>
      </w:r>
      <w:r w:rsidR="00663CB9" w:rsidRPr="005777BD">
        <w:rPr>
          <w:rFonts w:hint="eastAsia"/>
          <w:strike/>
          <w:color w:val="0070C0"/>
          <w:rPrChange w:id="84" w:author="803" w:date="2020-08-13T17:11:00Z">
            <w:rPr>
              <w:rFonts w:hint="eastAsia"/>
              <w:color w:val="0070C0"/>
            </w:rPr>
          </w:rPrChange>
        </w:rPr>
        <w:t>的缺失值比例</w:t>
      </w:r>
      <w:r w:rsidR="000929CF" w:rsidRPr="005777BD">
        <w:rPr>
          <w:rFonts w:hint="eastAsia"/>
          <w:strike/>
          <w:color w:val="0070C0"/>
          <w:rPrChange w:id="85" w:author="803" w:date="2020-08-13T17:11:00Z">
            <w:rPr>
              <w:rFonts w:hint="eastAsia"/>
              <w:color w:val="0070C0"/>
            </w:rPr>
          </w:rPrChange>
        </w:rPr>
        <w:t>，相似度</w:t>
      </w:r>
      <w:r w:rsidR="009D40A5" w:rsidRPr="005777BD">
        <w:rPr>
          <w:rFonts w:hint="eastAsia"/>
          <w:strike/>
          <w:color w:val="0070C0"/>
          <w:rPrChange w:id="86" w:author="803" w:date="2020-08-13T17:11:00Z">
            <w:rPr>
              <w:rFonts w:hint="eastAsia"/>
              <w:color w:val="0070C0"/>
            </w:rPr>
          </w:rPrChange>
        </w:rPr>
        <w:t>仍能維持在</w:t>
      </w:r>
      <w:r w:rsidR="009D40A5" w:rsidRPr="005777BD">
        <w:rPr>
          <w:strike/>
          <w:color w:val="0070C0"/>
          <w:rPrChange w:id="87" w:author="803" w:date="2020-08-13T17:11:00Z">
            <w:rPr>
              <w:color w:val="0070C0"/>
            </w:rPr>
          </w:rPrChange>
        </w:rPr>
        <w:t>50%</w:t>
      </w:r>
      <w:r w:rsidR="009D40A5" w:rsidRPr="005777BD">
        <w:rPr>
          <w:rFonts w:hint="eastAsia"/>
          <w:strike/>
          <w:color w:val="0070C0"/>
          <w:rPrChange w:id="88" w:author="803" w:date="2020-08-13T17:11:00Z">
            <w:rPr>
              <w:rFonts w:hint="eastAsia"/>
              <w:color w:val="0070C0"/>
            </w:rPr>
          </w:rPrChange>
        </w:rPr>
        <w:t>的相似度左右</w:t>
      </w:r>
      <w:r w:rsidR="00387406" w:rsidRPr="005777BD">
        <w:rPr>
          <w:rFonts w:hint="eastAsia"/>
          <w:strike/>
          <w:color w:val="0070C0"/>
          <w:rPrChange w:id="89" w:author="803" w:date="2020-08-13T17:11:00Z">
            <w:rPr>
              <w:rFonts w:hint="eastAsia"/>
              <w:color w:val="0070C0"/>
            </w:rPr>
          </w:rPrChange>
        </w:rPr>
        <w:t>，顯示出</w:t>
      </w:r>
      <w:r w:rsidR="003B1E16" w:rsidRPr="005777BD">
        <w:rPr>
          <w:rFonts w:hint="eastAsia"/>
          <w:strike/>
          <w:color w:val="0070C0"/>
          <w:rPrChange w:id="90" w:author="803" w:date="2020-08-13T17:11:00Z">
            <w:rPr>
              <w:rFonts w:hint="eastAsia"/>
              <w:color w:val="0070C0"/>
            </w:rPr>
          </w:rPrChange>
        </w:rPr>
        <w:t>原始</w:t>
      </w:r>
      <w:r w:rsidR="00387406" w:rsidRPr="005777BD">
        <w:rPr>
          <w:strike/>
          <w:color w:val="0070C0"/>
          <w:rPrChange w:id="91" w:author="803" w:date="2020-08-13T17:11:00Z">
            <w:rPr>
              <w:color w:val="0070C0"/>
            </w:rPr>
          </w:rPrChange>
        </w:rPr>
        <w:t>k</w:t>
      </w:r>
      <w:r w:rsidR="00387406" w:rsidRPr="005777BD">
        <w:rPr>
          <w:rFonts w:hint="eastAsia"/>
          <w:strike/>
          <w:color w:val="0070C0"/>
          <w:rPrChange w:id="92" w:author="803" w:date="2020-08-13T17:11:00Z">
            <w:rPr>
              <w:rFonts w:hint="eastAsia"/>
              <w:color w:val="0070C0"/>
            </w:rPr>
          </w:rPrChange>
        </w:rPr>
        <w:t>鄰近</w:t>
      </w:r>
      <w:r w:rsidR="003B1E16" w:rsidRPr="005777BD">
        <w:rPr>
          <w:rFonts w:hint="eastAsia"/>
          <w:strike/>
          <w:color w:val="0070C0"/>
          <w:rPrChange w:id="93" w:author="803" w:date="2020-08-13T17:11:00Z">
            <w:rPr>
              <w:rFonts w:hint="eastAsia"/>
              <w:color w:val="0070C0"/>
            </w:rPr>
          </w:rPrChange>
        </w:rPr>
        <w:t>點</w:t>
      </w:r>
      <w:r w:rsidR="00387406" w:rsidRPr="005777BD">
        <w:rPr>
          <w:rFonts w:hint="eastAsia"/>
          <w:strike/>
          <w:color w:val="0070C0"/>
          <w:rPrChange w:id="94" w:author="803" w:date="2020-08-13T17:11:00Z">
            <w:rPr>
              <w:rFonts w:hint="eastAsia"/>
              <w:color w:val="0070C0"/>
            </w:rPr>
          </w:rPrChange>
        </w:rPr>
        <w:t>填補法對缺失值較高的不完整</w:t>
      </w:r>
      <w:r w:rsidR="00387406">
        <w:rPr>
          <w:rFonts w:hint="eastAsia"/>
          <w:color w:val="0070C0"/>
        </w:rPr>
        <w:t>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p>
    <w:p w14:paraId="6E7159C6" w14:textId="4A7BE592" w:rsidR="000A779C" w:rsidRPr="004C7FEB" w:rsidRDefault="0059581B">
      <w:pPr>
        <w:pPrChange w:id="95" w:author="803" w:date="2020-08-13T17:10:00Z">
          <w:pPr>
            <w:ind w:firstLine="425"/>
          </w:pPr>
        </w:pPrChange>
      </w:pPr>
      <w:ins w:id="96" w:author="803" w:date="2020-08-13T17:10:00Z">
        <w:r w:rsidRPr="00372222">
          <w:rPr>
            <w:rFonts w:cs="Times New Roman" w:hint="eastAsia"/>
            <w:color w:val="000000" w:themeColor="text1"/>
            <w:szCs w:val="24"/>
          </w:rPr>
          <w:t>本方法面對不同缺失率均具有良好的填補效果。</w:t>
        </w:r>
      </w:ins>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lastRenderedPageBreak/>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97" w:name="_Toc47633459"/>
      <w:r>
        <w:rPr>
          <w:rFonts w:hint="eastAsia"/>
          <w:shd w:val="clear" w:color="auto" w:fill="FFFFFF"/>
        </w:rPr>
        <w:lastRenderedPageBreak/>
        <w:t>相關研究</w:t>
      </w:r>
      <w:bookmarkEnd w:id="97"/>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98"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98"/>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99" w:name="_Toc47633461"/>
      <w:r>
        <w:rPr>
          <w:rFonts w:hint="eastAsia"/>
        </w:rPr>
        <w:t>2.2</w:t>
      </w:r>
      <w:r>
        <w:rPr>
          <w:rFonts w:hint="eastAsia"/>
        </w:rPr>
        <w:t>缺失資料</w:t>
      </w:r>
      <w:r w:rsidR="00912DCF">
        <w:rPr>
          <w:rFonts w:hint="eastAsia"/>
        </w:rPr>
        <w:t>類型與缺失值</w:t>
      </w:r>
      <w:r>
        <w:rPr>
          <w:rFonts w:hint="eastAsia"/>
        </w:rPr>
        <w:t>處理技術</w:t>
      </w:r>
      <w:bookmarkEnd w:id="99"/>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00" w:name="_Toc47633462"/>
      <w:r>
        <w:rPr>
          <w:rFonts w:cs="Times New Roman" w:hint="eastAsia"/>
        </w:rPr>
        <w:t>2.2.1</w:t>
      </w:r>
      <w:r w:rsidR="008B38A7">
        <w:rPr>
          <w:rFonts w:cs="Times New Roman" w:hint="eastAsia"/>
        </w:rPr>
        <w:t>資料</w:t>
      </w:r>
      <w:r w:rsidR="00A81C57">
        <w:rPr>
          <w:rFonts w:cs="Times New Roman" w:hint="eastAsia"/>
        </w:rPr>
        <w:t>缺失類型</w:t>
      </w:r>
      <w:bookmarkEnd w:id="100"/>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01" w:name="_Toc47633463"/>
      <w:r>
        <w:rPr>
          <w:rFonts w:cs="Times New Roman" w:hint="eastAsia"/>
        </w:rPr>
        <w:t>2.2.2</w:t>
      </w:r>
      <w:r>
        <w:rPr>
          <w:rFonts w:cs="Times New Roman" w:hint="eastAsia"/>
        </w:rPr>
        <w:t>缺失值的處理技術</w:t>
      </w:r>
      <w:bookmarkEnd w:id="101"/>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02" w:name="_Toc47633464"/>
      <w:r>
        <w:rPr>
          <w:rFonts w:hint="eastAsia"/>
        </w:rPr>
        <w:t>2.3</w:t>
      </w:r>
      <w:r w:rsidR="001F6983">
        <w:rPr>
          <w:rFonts w:hint="eastAsia"/>
        </w:rPr>
        <w:t>缺失值</w:t>
      </w:r>
      <w:r>
        <w:rPr>
          <w:rFonts w:hint="eastAsia"/>
        </w:rPr>
        <w:t>填補法</w:t>
      </w:r>
      <w:bookmarkEnd w:id="102"/>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03"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03"/>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64912BFE"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ins w:id="104" w:author="DELab-Sam" w:date="2020-08-13T17:24:00Z">
        <w:r w:rsidR="00E0346F" w:rsidRPr="008845DF">
          <w:rPr>
            <w:rFonts w:cs="Times New Roman"/>
            <w:noProof/>
            <w:szCs w:val="24"/>
          </w:rPr>
          <w:t>skyline</w:t>
        </w:r>
        <w:r w:rsidR="00E0346F">
          <w:rPr>
            <w:rFonts w:cs="Times New Roman"/>
            <w:noProof/>
            <w:szCs w:val="24"/>
          </w:rPr>
          <w:t xml:space="preserve"> set</w:t>
        </w:r>
      </w:ins>
      <w:del w:id="105" w:author="DELab-Sam" w:date="2020-08-13T17:24:00Z">
        <w:r w:rsidR="007276B9" w:rsidRPr="00B46F32" w:rsidDel="00E0346F">
          <w:rPr>
            <w:rFonts w:cs="Times New Roman"/>
          </w:rPr>
          <w:delText>skyline</w:delText>
        </w:r>
      </w:del>
      <w:r w:rsidR="007276B9" w:rsidRPr="00B46F32">
        <w:rPr>
          <w:rFonts w:cs="Times New Roman"/>
        </w:rPr>
        <w:t>的點時，單一值填補法對於尋找</w:t>
      </w:r>
      <w:ins w:id="106" w:author="DELab-Sam" w:date="2020-08-13T17:25:00Z">
        <w:r w:rsidR="00E0346F" w:rsidRPr="008845DF">
          <w:rPr>
            <w:rFonts w:cs="Times New Roman"/>
            <w:noProof/>
            <w:szCs w:val="24"/>
          </w:rPr>
          <w:t>skyline</w:t>
        </w:r>
        <w:r w:rsidR="00E0346F">
          <w:rPr>
            <w:rFonts w:cs="Times New Roman"/>
            <w:noProof/>
            <w:szCs w:val="24"/>
          </w:rPr>
          <w:t xml:space="preserve"> set</w:t>
        </w:r>
      </w:ins>
      <w:del w:id="107" w:author="DELab-Sam" w:date="2020-08-13T17:25:00Z">
        <w:r w:rsidR="007276B9" w:rsidRPr="00B46F32" w:rsidDel="00E0346F">
          <w:rPr>
            <w:rFonts w:cs="Times New Roman"/>
          </w:rPr>
          <w:delText>skyline</w:delText>
        </w:r>
      </w:del>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08" w:name="_Ref44814096"/>
      <w:bookmarkStart w:id="109" w:name="_Toc47633466"/>
      <w:r>
        <w:rPr>
          <w:rFonts w:hint="eastAsia"/>
        </w:rPr>
        <w:lastRenderedPageBreak/>
        <w:t>問題與方法</w:t>
      </w:r>
      <w:bookmarkEnd w:id="108"/>
      <w:bookmarkEnd w:id="109"/>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10"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110"/>
    </w:p>
    <w:p w14:paraId="0BDE5AD5" w14:textId="32B61A6B" w:rsidR="00E16012" w:rsidRDefault="003000D0" w:rsidP="00074158">
      <w:pPr>
        <w:ind w:firstLine="480"/>
        <w:rPr>
          <w:shd w:val="clear" w:color="auto" w:fill="FFFFFF"/>
        </w:rPr>
      </w:pPr>
      <w:r>
        <w:rPr>
          <w:shd w:val="clear" w:color="auto" w:fill="FFFFFF"/>
        </w:rPr>
        <w:t>搜尋</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34FF259E"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E0346F" w:rsidRPr="008845DF">
        <w:rPr>
          <w:rFonts w:cs="Times New Roman"/>
          <w:noProof/>
          <w:szCs w:val="24"/>
        </w:rPr>
        <w:t>skyline</w:t>
      </w:r>
      <w:r w:rsidR="00E0346F">
        <w:rPr>
          <w:rFonts w:cs="Times New Roman"/>
          <w:noProof/>
          <w:szCs w:val="24"/>
        </w:rPr>
        <w:t xml:space="preserve"> set</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E0346F" w:rsidRPr="008845DF">
        <w:rPr>
          <w:rFonts w:cs="Times New Roman"/>
          <w:noProof/>
          <w:szCs w:val="24"/>
        </w:rPr>
        <w:t>skyline</w:t>
      </w:r>
      <w:r w:rsidR="00E0346F">
        <w:rPr>
          <w:rFonts w:cs="Times New Roman"/>
          <w:noProof/>
          <w:szCs w:val="24"/>
        </w:rPr>
        <w:t xml:space="preserve"> set</w:t>
      </w:r>
      <w:r w:rsidR="006D01CF" w:rsidRPr="00264A31">
        <w:rPr>
          <w:rFonts w:hint="eastAsia"/>
        </w:rPr>
        <w:t>的資料點，提升</w:t>
      </w:r>
      <w:r w:rsidR="003A3DBA" w:rsidRPr="008845DF">
        <w:rPr>
          <w:rFonts w:cs="Times New Roman"/>
          <w:noProof/>
          <w:szCs w:val="24"/>
        </w:rPr>
        <w:t>skyline</w:t>
      </w:r>
      <w:r w:rsidR="003A3DBA">
        <w:rPr>
          <w:rFonts w:cs="Times New Roman"/>
          <w:noProof/>
          <w:szCs w:val="24"/>
        </w:rPr>
        <w:t xml:space="preserve"> set</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11" w:name="_Toc47633468"/>
      <w:r>
        <w:rPr>
          <w:rFonts w:hint="eastAsia"/>
        </w:rPr>
        <w:t>3</w:t>
      </w:r>
      <w:r w:rsidR="00AB148B">
        <w:rPr>
          <w:rFonts w:hint="eastAsia"/>
        </w:rPr>
        <w:t>.</w:t>
      </w:r>
      <w:r w:rsidR="001D147A">
        <w:t>2</w:t>
      </w:r>
      <w:r w:rsidR="00AB148B">
        <w:rPr>
          <w:rFonts w:hint="eastAsia"/>
        </w:rPr>
        <w:t>問題定義</w:t>
      </w:r>
      <w:bookmarkEnd w:id="111"/>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34ADCD2F" w14:textId="370EF56A"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112" w:name="_Toc47633469"/>
      <w:r>
        <w:rPr>
          <w:rFonts w:hint="eastAsia"/>
        </w:rPr>
        <w:lastRenderedPageBreak/>
        <w:t>3.</w:t>
      </w:r>
      <w:r w:rsidR="001D147A">
        <w:t>3</w:t>
      </w:r>
      <w:r>
        <w:rPr>
          <w:rFonts w:hint="eastAsia"/>
        </w:rPr>
        <w:t>問題分析</w:t>
      </w:r>
      <w:bookmarkEnd w:id="112"/>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113" w:name="_Ref44811388"/>
      <w:bookmarkStart w:id="114"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113"/>
      <w:bookmarkEnd w:id="114"/>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115"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115"/>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116" w:name="_Ref44811120"/>
      <w:r>
        <w:br w:type="page"/>
      </w:r>
    </w:p>
    <w:p w14:paraId="329A3C89" w14:textId="44FE230C" w:rsidR="00182CDB" w:rsidRPr="009E5A84" w:rsidRDefault="00182CDB" w:rsidP="00182CDB">
      <w:pPr>
        <w:pStyle w:val="af7"/>
        <w:jc w:val="center"/>
        <w:rPr>
          <w:sz w:val="24"/>
          <w:szCs w:val="24"/>
        </w:rPr>
      </w:pPr>
      <w:bookmarkStart w:id="117"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116"/>
      <w:bookmarkEnd w:id="117"/>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118" w:name="_Hlk46773980"/>
      <w:tr w:rsidR="00182CDB" w:rsidRPr="00961C7E" w14:paraId="427ED54A" w14:textId="77777777" w:rsidTr="006D01CF">
        <w:tc>
          <w:tcPr>
            <w:tcW w:w="4247" w:type="dxa"/>
            <w:vAlign w:val="center"/>
          </w:tcPr>
          <w:p w14:paraId="1958FC64" w14:textId="77777777" w:rsidR="00182CDB" w:rsidRPr="00DF5C72" w:rsidRDefault="00DB701F"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118"/>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DB701F"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DB701F"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DB701F"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DB701F"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DB701F"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DB701F"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DB701F"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r>
              <w:t>a</w:t>
            </w:r>
            <w:proofErr w:type="spell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119" w:name="_Toc44592097"/>
      <w:bookmarkStart w:id="120"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119"/>
      <w:bookmarkEnd w:id="120"/>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Process</w:t>
            </w:r>
            <w:proofErr w:type="spellEnd"/>
            <w:r>
              <w:rPr>
                <w:rFonts w:cs="Times New Roman"/>
              </w:rPr>
              <w:t>(</w:t>
            </w:r>
            <w:proofErr w:type="spellStart"/>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121"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121"/>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3D5A677E" w:rsidR="00AB148B" w:rsidRDefault="00AB148B" w:rsidP="00B75D24">
      <w:pPr>
        <w:pStyle w:val="2"/>
      </w:pPr>
      <w:bookmarkStart w:id="122" w:name="_Toc47633471"/>
      <w:r>
        <w:rPr>
          <w:rFonts w:hint="eastAsia"/>
        </w:rPr>
        <w:lastRenderedPageBreak/>
        <w:t>3.</w:t>
      </w:r>
      <w:r w:rsidR="001D147A">
        <w:t>5</w:t>
      </w:r>
      <w:r w:rsidR="00BA43EC">
        <w:rPr>
          <w:rFonts w:hint="eastAsia"/>
        </w:rPr>
        <w:t>以原</w:t>
      </w:r>
      <w:ins w:id="123" w:author="DELab-Sam" w:date="2020-08-13T17:27:00Z">
        <w:r w:rsidR="003A3DBA" w:rsidRPr="008845DF">
          <w:rPr>
            <w:rFonts w:cs="Times New Roman"/>
            <w:noProof/>
            <w:szCs w:val="24"/>
          </w:rPr>
          <w:t>skyline</w:t>
        </w:r>
        <w:r w:rsidR="003A3DBA">
          <w:rPr>
            <w:rFonts w:cs="Times New Roman"/>
            <w:noProof/>
            <w:szCs w:val="24"/>
          </w:rPr>
          <w:t xml:space="preserve"> set</w:t>
        </w:r>
      </w:ins>
      <w:del w:id="124" w:author="DELab-Sam" w:date="2020-08-13T17:27:00Z">
        <w:r w:rsidR="00BA43EC" w:rsidDel="003A3DBA">
          <w:rPr>
            <w:rFonts w:hint="eastAsia"/>
          </w:rPr>
          <w:delText>skyline</w:delText>
        </w:r>
      </w:del>
      <w:r w:rsidR="00BA43EC">
        <w:rPr>
          <w:rFonts w:hint="eastAsia"/>
        </w:rPr>
        <w:t>評斷</w:t>
      </w:r>
      <w:r>
        <w:rPr>
          <w:rFonts w:hint="eastAsia"/>
        </w:rPr>
        <w:t>填補法的表現優劣</w:t>
      </w:r>
      <w:bookmarkEnd w:id="122"/>
    </w:p>
    <w:p w14:paraId="15F3A36B" w14:textId="2E4EF5CE"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ins w:id="125" w:author="DELab-Sam" w:date="2020-08-13T17:27:00Z">
        <w:r w:rsidR="003A3DBA" w:rsidRPr="008845DF">
          <w:rPr>
            <w:rFonts w:cs="Times New Roman"/>
            <w:noProof/>
            <w:szCs w:val="24"/>
          </w:rPr>
          <w:t>skyline</w:t>
        </w:r>
        <w:r w:rsidR="003A3DBA">
          <w:rPr>
            <w:rFonts w:cs="Times New Roman"/>
            <w:noProof/>
            <w:szCs w:val="24"/>
          </w:rPr>
          <w:t xml:space="preserve"> set</w:t>
        </w:r>
      </w:ins>
      <w:del w:id="126" w:author="DELab-Sam" w:date="2020-08-13T17:27:00Z">
        <w:r w:rsidR="001B3BE4" w:rsidDel="003A3DBA">
          <w:rPr>
            <w:rFonts w:hint="eastAsia"/>
          </w:rPr>
          <w:delText>s</w:delText>
        </w:r>
        <w:r w:rsidR="001B3BE4" w:rsidDel="003A3DBA">
          <w:delText>kyline</w:delText>
        </w:r>
      </w:del>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ins w:id="127" w:author="DELab-Sam" w:date="2020-08-13T17:27:00Z">
        <w:r w:rsidR="003A3DBA" w:rsidRPr="008845DF">
          <w:rPr>
            <w:rFonts w:cs="Times New Roman"/>
            <w:noProof/>
            <w:szCs w:val="24"/>
          </w:rPr>
          <w:t>skyline</w:t>
        </w:r>
        <w:r w:rsidR="003A3DBA">
          <w:rPr>
            <w:rFonts w:cs="Times New Roman"/>
            <w:noProof/>
            <w:szCs w:val="24"/>
          </w:rPr>
          <w:t xml:space="preserve"> set</w:t>
        </w:r>
      </w:ins>
      <w:del w:id="128" w:author="DELab-Sam" w:date="2020-08-13T17:27:00Z">
        <w:r w:rsidR="008E40DE" w:rsidDel="003A3DBA">
          <w:rPr>
            <w:rFonts w:hint="eastAsia"/>
          </w:rPr>
          <w:delText>s</w:delText>
        </w:r>
        <w:r w:rsidR="008E40DE" w:rsidDel="003A3DBA">
          <w:delText>kyline</w:delText>
        </w:r>
      </w:del>
      <w:r w:rsidR="008E40DE">
        <w:rPr>
          <w:rFonts w:hint="eastAsia"/>
        </w:rPr>
        <w:t>與</w:t>
      </w:r>
      <w:r w:rsidR="009F202F">
        <w:rPr>
          <w:rFonts w:hint="eastAsia"/>
        </w:rPr>
        <w:t>原始</w:t>
      </w:r>
      <w:r w:rsidR="008E40DE">
        <w:rPr>
          <w:rFonts w:hint="eastAsia"/>
        </w:rPr>
        <w:t>無缺失值的</w:t>
      </w:r>
      <w:ins w:id="129" w:author="DELab-Sam" w:date="2020-08-13T17:27:00Z">
        <w:r w:rsidR="003A3DBA" w:rsidRPr="008845DF">
          <w:rPr>
            <w:rFonts w:cs="Times New Roman"/>
            <w:noProof/>
            <w:szCs w:val="24"/>
          </w:rPr>
          <w:t>skyline</w:t>
        </w:r>
        <w:r w:rsidR="003A3DBA">
          <w:rPr>
            <w:rFonts w:cs="Times New Roman"/>
            <w:noProof/>
            <w:szCs w:val="24"/>
          </w:rPr>
          <w:t xml:space="preserve"> set</w:t>
        </w:r>
      </w:ins>
      <w:del w:id="130" w:author="DELab-Sam" w:date="2020-08-13T17:27:00Z">
        <w:r w:rsidR="009F202F" w:rsidDel="003A3DBA">
          <w:rPr>
            <w:rFonts w:hint="eastAsia"/>
          </w:rPr>
          <w:delText>s</w:delText>
        </w:r>
        <w:r w:rsidR="009F202F" w:rsidDel="003A3DBA">
          <w:delText>kyline</w:delText>
        </w:r>
      </w:del>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68201B23" w:rsidR="00693479" w:rsidRDefault="0009676B" w:rsidP="00973147">
      <w:pPr>
        <w:ind w:firstLine="360"/>
      </w:pPr>
      <w:r>
        <w:rPr>
          <w:rFonts w:hint="eastAsia"/>
        </w:rPr>
        <w:t>判斷</w:t>
      </w:r>
      <w:ins w:id="131" w:author="DELab-Sam" w:date="2020-08-13T17:27:00Z">
        <w:r w:rsidR="003A3DBA" w:rsidRPr="008845DF">
          <w:rPr>
            <w:rFonts w:cs="Times New Roman"/>
            <w:noProof/>
            <w:szCs w:val="24"/>
          </w:rPr>
          <w:t>skyline</w:t>
        </w:r>
        <w:r w:rsidR="003A3DBA">
          <w:rPr>
            <w:rFonts w:cs="Times New Roman"/>
            <w:noProof/>
            <w:szCs w:val="24"/>
          </w:rPr>
          <w:t xml:space="preserve"> set</w:t>
        </w:r>
      </w:ins>
      <w:del w:id="132" w:author="DELab-Sam" w:date="2020-08-13T17:27:00Z">
        <w:r w:rsidDel="003A3DBA">
          <w:rPr>
            <w:rFonts w:hint="eastAsia"/>
          </w:rPr>
          <w:delText>s</w:delText>
        </w:r>
        <w:r w:rsidDel="003A3DBA">
          <w:delText>kyline</w:delText>
        </w:r>
      </w:del>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ins w:id="133" w:author="DELab-Sam" w:date="2020-08-13T17:27:00Z">
        <w:r w:rsidR="003A3DBA" w:rsidRPr="008845DF">
          <w:rPr>
            <w:rFonts w:cs="Times New Roman"/>
            <w:noProof/>
            <w:szCs w:val="24"/>
          </w:rPr>
          <w:t>skyline</w:t>
        </w:r>
        <w:r w:rsidR="003A3DBA">
          <w:rPr>
            <w:rFonts w:cs="Times New Roman"/>
            <w:noProof/>
            <w:szCs w:val="24"/>
          </w:rPr>
          <w:t xml:space="preserve"> set</w:t>
        </w:r>
      </w:ins>
      <w:del w:id="134" w:author="DELab-Sam" w:date="2020-08-13T17:27:00Z">
        <w:r w:rsidR="00BF2C8B" w:rsidDel="003A3DBA">
          <w:rPr>
            <w:rFonts w:hint="eastAsia"/>
          </w:rPr>
          <w:delText>s</w:delText>
        </w:r>
        <w:r w:rsidR="00BF2C8B" w:rsidDel="003A3DBA">
          <w:delText>kyline</w:delText>
        </w:r>
      </w:del>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1E857F45" w:rsidR="008A671B" w:rsidRDefault="008A671B" w:rsidP="00BF2C8B">
      <w:pPr>
        <w:pStyle w:val="af4"/>
        <w:numPr>
          <w:ilvl w:val="1"/>
          <w:numId w:val="16"/>
        </w:numPr>
        <w:ind w:leftChars="0"/>
      </w:pPr>
      <w:r>
        <w:rPr>
          <w:rFonts w:hint="eastAsia"/>
        </w:rPr>
        <w:t>集合</w:t>
      </w:r>
      <w:ins w:id="135" w:author="DELab-Sam" w:date="2020-08-13T17:27:00Z">
        <w:r w:rsidR="003A3DBA" w:rsidRPr="008845DF">
          <w:rPr>
            <w:rFonts w:cs="Times New Roman"/>
            <w:noProof/>
            <w:szCs w:val="24"/>
          </w:rPr>
          <w:t>skyline</w:t>
        </w:r>
        <w:r w:rsidR="003A3DBA">
          <w:rPr>
            <w:rFonts w:cs="Times New Roman"/>
            <w:noProof/>
            <w:szCs w:val="24"/>
          </w:rPr>
          <w:t xml:space="preserve"> set</w:t>
        </w:r>
      </w:ins>
      <w:del w:id="136" w:author="DELab-Sam" w:date="2020-08-13T17:27:00Z">
        <w:r w:rsidDel="003A3DBA">
          <w:rPr>
            <w:rFonts w:hint="eastAsia"/>
          </w:rPr>
          <w:delText>s</w:delText>
        </w:r>
        <w:r w:rsidDel="003A3DBA">
          <w:delText>kyline</w:delText>
        </w:r>
      </w:del>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5C0B176" w:rsidR="007B0180" w:rsidRPr="00B06E94" w:rsidRDefault="007B0180" w:rsidP="00E052F4">
      <w:pPr>
        <w:pStyle w:val="af4"/>
        <w:ind w:leftChars="0" w:left="360"/>
      </w:pPr>
      <w:r>
        <w:t xml:space="preserve">original </w:t>
      </w:r>
      <w:ins w:id="137" w:author="DELab-Sam" w:date="2020-08-13T17:27:00Z">
        <w:r w:rsidR="003A3DBA" w:rsidRPr="008845DF">
          <w:rPr>
            <w:rFonts w:cs="Times New Roman"/>
            <w:noProof/>
            <w:szCs w:val="24"/>
          </w:rPr>
          <w:t>skyline</w:t>
        </w:r>
        <w:r w:rsidR="003A3DBA">
          <w:rPr>
            <w:rFonts w:cs="Times New Roman"/>
            <w:noProof/>
            <w:szCs w:val="24"/>
          </w:rPr>
          <w:t xml:space="preserve"> set</w:t>
        </w:r>
      </w:ins>
      <w:del w:id="138" w:author="DELab-Sam" w:date="2020-08-13T17:27:00Z">
        <w:r w:rsidDel="003A3DBA">
          <w:delText xml:space="preserve">skyline </w:delText>
        </w:r>
      </w:del>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711D03CF" w:rsidR="007B0180" w:rsidRDefault="007B0180" w:rsidP="00E052F4">
      <w:pPr>
        <w:pStyle w:val="af4"/>
        <w:ind w:leftChars="0" w:left="360"/>
      </w:pPr>
      <w:r>
        <w:t xml:space="preserve">estimated-1 </w:t>
      </w:r>
      <w:ins w:id="139" w:author="DELab-Sam" w:date="2020-08-13T17:27:00Z">
        <w:r w:rsidR="003A3DBA" w:rsidRPr="008845DF">
          <w:rPr>
            <w:rFonts w:cs="Times New Roman"/>
            <w:noProof/>
            <w:szCs w:val="24"/>
          </w:rPr>
          <w:t>skyline</w:t>
        </w:r>
        <w:r w:rsidR="003A3DBA">
          <w:rPr>
            <w:rFonts w:cs="Times New Roman"/>
            <w:noProof/>
            <w:szCs w:val="24"/>
          </w:rPr>
          <w:t xml:space="preserve"> set</w:t>
        </w:r>
      </w:ins>
      <w:del w:id="140" w:author="DELab-Sam" w:date="2020-08-13T17:27:00Z">
        <w:r w:rsidDel="003A3DBA">
          <w:delText>skyline</w:delText>
        </w:r>
      </w:del>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8EDC326" w:rsidR="0081723B" w:rsidRDefault="007B0180" w:rsidP="007B1020">
      <w:pPr>
        <w:pStyle w:val="af4"/>
        <w:ind w:leftChars="0" w:left="360"/>
      </w:pPr>
      <w:r>
        <w:t xml:space="preserve">estimated-2 </w:t>
      </w:r>
      <w:ins w:id="141" w:author="DELab-Sam" w:date="2020-08-13T17:28:00Z">
        <w:r w:rsidR="003A3DBA" w:rsidRPr="008845DF">
          <w:rPr>
            <w:rFonts w:cs="Times New Roman"/>
            <w:noProof/>
            <w:szCs w:val="24"/>
          </w:rPr>
          <w:t>skyline</w:t>
        </w:r>
        <w:r w:rsidR="003A3DBA">
          <w:rPr>
            <w:rFonts w:cs="Times New Roman"/>
            <w:noProof/>
            <w:szCs w:val="24"/>
          </w:rPr>
          <w:t xml:space="preserve"> set</w:t>
        </w:r>
      </w:ins>
      <w:del w:id="142" w:author="DELab-Sam" w:date="2020-08-13T17:28:00Z">
        <w:r w:rsidDel="003A3DBA">
          <w:delText>skyline</w:delText>
        </w:r>
      </w:del>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2A656DAC" w:rsidR="007B0180" w:rsidRDefault="00721CC7" w:rsidP="00721CC7">
      <w:pPr>
        <w:pStyle w:val="af4"/>
        <w:ind w:leftChars="0" w:left="360"/>
      </w:pPr>
      <w:r>
        <w:rPr>
          <w:rFonts w:hint="eastAsia"/>
        </w:rPr>
        <w:t>e</w:t>
      </w:r>
      <w:r>
        <w:t>stimated-1</w:t>
      </w:r>
      <w:ins w:id="143" w:author="DELab-Sam" w:date="2020-08-13T17:28:00Z">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ins>
      <w:del w:id="144" w:author="DELab-Sam" w:date="2020-08-13T17:28:00Z">
        <w:r w:rsidR="00030ABE" w:rsidDel="003A3DBA">
          <w:rPr>
            <w:rFonts w:hint="eastAsia"/>
          </w:rPr>
          <w:delText>sk</w:delText>
        </w:r>
        <w:r w:rsidR="00030ABE" w:rsidDel="003A3DBA">
          <w:delText>y</w:delText>
        </w:r>
        <w:r w:rsidR="00030ABE" w:rsidDel="003A3DBA">
          <w:rPr>
            <w:rFonts w:hint="eastAsia"/>
          </w:rPr>
          <w:delText>line</w:delText>
        </w:r>
      </w:del>
      <w:r>
        <w:rPr>
          <w:rFonts w:hint="eastAsia"/>
        </w:rPr>
        <w:t>與</w:t>
      </w:r>
      <w:r>
        <w:rPr>
          <w:rFonts w:hint="eastAsia"/>
        </w:rPr>
        <w:t xml:space="preserve">original </w:t>
      </w:r>
      <w:ins w:id="145" w:author="DELab-Sam" w:date="2020-08-13T17:28:00Z">
        <w:r w:rsidR="003A3DBA" w:rsidRPr="008845DF">
          <w:rPr>
            <w:rFonts w:cs="Times New Roman"/>
            <w:noProof/>
            <w:szCs w:val="24"/>
          </w:rPr>
          <w:t>skyline</w:t>
        </w:r>
        <w:r w:rsidR="003A3DBA">
          <w:rPr>
            <w:rFonts w:cs="Times New Roman"/>
            <w:noProof/>
            <w:szCs w:val="24"/>
          </w:rPr>
          <w:t xml:space="preserve"> set</w:t>
        </w:r>
      </w:ins>
      <w:del w:id="146" w:author="DELab-Sam" w:date="2020-08-13T17:28:00Z">
        <w:r w:rsidDel="003A3DBA">
          <w:rPr>
            <w:rFonts w:hint="eastAsia"/>
          </w:rPr>
          <w:delText>sk</w:delText>
        </w:r>
        <w:r w:rsidDel="003A3DBA">
          <w:delText>y</w:delText>
        </w:r>
        <w:r w:rsidDel="003A3DBA">
          <w:rPr>
            <w:rFonts w:hint="eastAsia"/>
          </w:rPr>
          <w:delText>line</w:delText>
        </w:r>
      </w:del>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1A3CBCC5" w:rsidR="00F12A9F" w:rsidRDefault="00F12A9F" w:rsidP="00721CC7">
      <w:pPr>
        <w:pStyle w:val="af4"/>
        <w:ind w:leftChars="0" w:left="360"/>
      </w:pPr>
      <w:r>
        <w:rPr>
          <w:rFonts w:hint="eastAsia"/>
        </w:rPr>
        <w:t>e</w:t>
      </w:r>
      <w:r>
        <w:t>stimated-</w:t>
      </w:r>
      <w:r>
        <w:rPr>
          <w:rFonts w:hint="eastAsia"/>
        </w:rPr>
        <w:t>2</w:t>
      </w:r>
      <w:ins w:id="147" w:author="DELab-Sam" w:date="2020-08-13T17:28:00Z">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ins>
      <w:del w:id="148" w:author="DELab-Sam" w:date="2020-08-13T17:28:00Z">
        <w:r w:rsidR="00030ABE" w:rsidDel="003A3DBA">
          <w:rPr>
            <w:rFonts w:hint="eastAsia"/>
          </w:rPr>
          <w:delText>sk</w:delText>
        </w:r>
        <w:r w:rsidR="00030ABE" w:rsidDel="003A3DBA">
          <w:delText>y</w:delText>
        </w:r>
        <w:r w:rsidR="00030ABE" w:rsidDel="003A3DBA">
          <w:rPr>
            <w:rFonts w:hint="eastAsia"/>
          </w:rPr>
          <w:delText>line</w:delText>
        </w:r>
      </w:del>
      <w:r>
        <w:rPr>
          <w:rFonts w:hint="eastAsia"/>
        </w:rPr>
        <w:t>與</w:t>
      </w:r>
      <w:r>
        <w:rPr>
          <w:rFonts w:hint="eastAsia"/>
        </w:rPr>
        <w:t xml:space="preserve">original </w:t>
      </w:r>
      <w:ins w:id="149" w:author="DELab-Sam" w:date="2020-08-13T17:28:00Z">
        <w:r w:rsidR="003A3DBA" w:rsidRPr="008845DF">
          <w:rPr>
            <w:rFonts w:cs="Times New Roman"/>
            <w:noProof/>
            <w:szCs w:val="24"/>
          </w:rPr>
          <w:t>skyline</w:t>
        </w:r>
        <w:r w:rsidR="003A3DBA">
          <w:rPr>
            <w:rFonts w:cs="Times New Roman"/>
            <w:noProof/>
            <w:szCs w:val="24"/>
          </w:rPr>
          <w:t xml:space="preserve"> set</w:t>
        </w:r>
      </w:ins>
      <w:del w:id="150" w:author="DELab-Sam" w:date="2020-08-13T17:28:00Z">
        <w:r w:rsidDel="003A3DBA">
          <w:rPr>
            <w:rFonts w:hint="eastAsia"/>
          </w:rPr>
          <w:delText>sk</w:delText>
        </w:r>
        <w:r w:rsidDel="003A3DBA">
          <w:delText>y</w:delText>
        </w:r>
        <w:r w:rsidDel="003A3DBA">
          <w:rPr>
            <w:rFonts w:hint="eastAsia"/>
          </w:rPr>
          <w:delText>line</w:delText>
        </w:r>
      </w:del>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w:t>
      </w:r>
      <w:r w:rsidR="00B47EFC">
        <w:rPr>
          <w:rFonts w:hint="eastAsia"/>
        </w:rPr>
        <w:lastRenderedPageBreak/>
        <w:t>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151" w:name="_Toc47633472"/>
      <w:r>
        <w:rPr>
          <w:rFonts w:hint="eastAsia"/>
        </w:rPr>
        <w:t>實驗結果與分析</w:t>
      </w:r>
      <w:bookmarkEnd w:id="151"/>
    </w:p>
    <w:p w14:paraId="35E2EA50" w14:textId="48261B9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3A3DBA" w:rsidRPr="008845DF">
        <w:rPr>
          <w:rFonts w:cs="Times New Roman"/>
          <w:noProof/>
          <w:szCs w:val="24"/>
        </w:rPr>
        <w:t>skyline</w:t>
      </w:r>
      <w:r w:rsidR="003A3DBA">
        <w:rPr>
          <w:rFonts w:cs="Times New Roman"/>
          <w:noProof/>
          <w:szCs w:val="24"/>
        </w:rPr>
        <w:t xml:space="preserv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152" w:name="_Toc47633473"/>
      <w:r>
        <w:rPr>
          <w:rFonts w:hint="eastAsia"/>
          <w:shd w:val="clear" w:color="auto" w:fill="FFFFFF"/>
        </w:rPr>
        <w:t>4.1</w:t>
      </w:r>
      <w:r>
        <w:rPr>
          <w:rFonts w:hint="eastAsia"/>
          <w:shd w:val="clear" w:color="auto" w:fill="FFFFFF"/>
        </w:rPr>
        <w:t>實驗環境與資料來源</w:t>
      </w:r>
      <w:bookmarkEnd w:id="152"/>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4394C5B6" w:rsidR="00A56CE4" w:rsidRDefault="00A56CE4" w:rsidP="00A56CE4">
      <w:pPr>
        <w:pStyle w:val="2"/>
      </w:pPr>
      <w:bookmarkStart w:id="153"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3A3DBA" w:rsidRPr="008845DF">
        <w:rPr>
          <w:rFonts w:cs="Times New Roman"/>
          <w:noProof/>
          <w:szCs w:val="24"/>
        </w:rPr>
        <w:t>skyline</w:t>
      </w:r>
      <w:r w:rsidR="003A3DBA">
        <w:rPr>
          <w:rFonts w:cs="Times New Roman"/>
          <w:noProof/>
          <w:szCs w:val="24"/>
        </w:rPr>
        <w:t xml:space="preserve"> set</w:t>
      </w:r>
      <w:r w:rsidR="00DA46B9">
        <w:rPr>
          <w:rFonts w:hint="eastAsia"/>
        </w:rPr>
        <w:t>結果</w:t>
      </w:r>
      <w:r>
        <w:rPr>
          <w:rFonts w:hint="eastAsia"/>
        </w:rPr>
        <w:t>的影響</w:t>
      </w:r>
      <w:bookmarkEnd w:id="153"/>
    </w:p>
    <w:p w14:paraId="393DBEAC" w14:textId="3F6B2D59" w:rsidR="00A56CE4" w:rsidRPr="00A56CE4" w:rsidRDefault="00A56CE4" w:rsidP="00B4040F">
      <w:pPr>
        <w:pStyle w:val="3"/>
      </w:pPr>
      <w:bookmarkStart w:id="154" w:name="_Toc47633475"/>
      <w:r>
        <w:rPr>
          <w:rFonts w:hint="eastAsia"/>
        </w:rPr>
        <w:t>4.2.1</w:t>
      </w:r>
      <w:r>
        <w:rPr>
          <w:rFonts w:hint="eastAsia"/>
        </w:rPr>
        <w:t>實驗目的與設計</w:t>
      </w:r>
      <w:bookmarkEnd w:id="154"/>
    </w:p>
    <w:p w14:paraId="04E0457A" w14:textId="3D71B74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E01426" w:rsidRPr="008845DF">
        <w:rPr>
          <w:rFonts w:cs="Times New Roman"/>
          <w:noProof/>
          <w:szCs w:val="24"/>
        </w:rPr>
        <w:t>skyline</w:t>
      </w:r>
      <w:r w:rsidR="00E01426">
        <w:rPr>
          <w:rFonts w:cs="Times New Roman"/>
          <w:noProof/>
          <w:szCs w:val="24"/>
        </w:rPr>
        <w:t xml:space="preserv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155" w:name="_Toc47633476"/>
      <w:r>
        <w:rPr>
          <w:rFonts w:hint="eastAsia"/>
        </w:rPr>
        <w:t>4.2.2</w:t>
      </w:r>
      <w:r>
        <w:rPr>
          <w:rFonts w:hint="eastAsia"/>
        </w:rPr>
        <w:t>實驗方法</w:t>
      </w:r>
      <w:bookmarkEnd w:id="15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4E8FEDD0" w:rsidR="00C5616A" w:rsidRDefault="00C5616A" w:rsidP="00C5616A">
      <w:pPr>
        <w:rPr>
          <w:shd w:val="clear" w:color="auto" w:fill="FFFFFF"/>
        </w:rPr>
      </w:pPr>
      <w:r>
        <w:rPr>
          <w:shd w:val="clear" w:color="auto" w:fill="FFFFFF"/>
        </w:rPr>
        <w:t>衡量此實驗效果，本論文採用原完整資料集中所得出</w:t>
      </w:r>
      <w:r w:rsidR="00E01426" w:rsidRPr="008845DF">
        <w:rPr>
          <w:rFonts w:cs="Times New Roman"/>
          <w:noProof/>
          <w:szCs w:val="24"/>
        </w:rPr>
        <w:t>skyline</w:t>
      </w:r>
      <w:r w:rsidR="00E01426">
        <w:rPr>
          <w:rFonts w:cs="Times New Roman"/>
          <w:noProof/>
          <w:szCs w:val="24"/>
        </w:rPr>
        <w:t xml:space="preserve"> set</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156" w:name="_Toc47633477"/>
      <w:r>
        <w:rPr>
          <w:rFonts w:hint="eastAsia"/>
        </w:rPr>
        <w:lastRenderedPageBreak/>
        <w:t>4.2.3</w:t>
      </w:r>
      <w:r>
        <w:rPr>
          <w:rFonts w:hint="eastAsia"/>
        </w:rPr>
        <w:t>實驗結果與分析</w:t>
      </w:r>
      <w:bookmarkEnd w:id="156"/>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157" w:name="_Toc44592099"/>
      <w:bookmarkStart w:id="158"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157"/>
      <w:r w:rsidR="00EC5073">
        <w:rPr>
          <w:rFonts w:cs="Times New Roman" w:hint="eastAsia"/>
        </w:rPr>
        <w:t>圖</w:t>
      </w:r>
      <w:bookmarkEnd w:id="158"/>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159"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159"/>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160"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160"/>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161"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161"/>
    </w:p>
    <w:p w14:paraId="6991DA00" w14:textId="6BF0644A" w:rsidR="00A56CE4" w:rsidRPr="00A56CE4" w:rsidRDefault="00A56CE4" w:rsidP="00B75D24">
      <w:pPr>
        <w:pStyle w:val="2"/>
      </w:pPr>
      <w:bookmarkStart w:id="162"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162"/>
    </w:p>
    <w:p w14:paraId="61CEAF07" w14:textId="50C3A3BE" w:rsidR="00A56CE4" w:rsidRDefault="00A56CE4" w:rsidP="00194E0B">
      <w:pPr>
        <w:pStyle w:val="3"/>
      </w:pPr>
      <w:bookmarkStart w:id="163" w:name="_Toc47633479"/>
      <w:r>
        <w:rPr>
          <w:rFonts w:hint="eastAsia"/>
        </w:rPr>
        <w:t>4.3.1</w:t>
      </w:r>
      <w:r>
        <w:rPr>
          <w:rFonts w:hint="eastAsia"/>
        </w:rPr>
        <w:t>實驗目的與設計</w:t>
      </w:r>
      <w:bookmarkEnd w:id="163"/>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B4040F">
      <w:pPr>
        <w:pStyle w:val="3"/>
      </w:pPr>
      <w:bookmarkStart w:id="164" w:name="_Toc47633480"/>
      <w:r>
        <w:rPr>
          <w:rFonts w:hint="eastAsia"/>
        </w:rPr>
        <w:t>4.3.2</w:t>
      </w:r>
      <w:r>
        <w:rPr>
          <w:rFonts w:hint="eastAsia"/>
        </w:rPr>
        <w:t>實驗方法</w:t>
      </w:r>
      <w:bookmarkEnd w:id="164"/>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165" w:name="_Toc47633481"/>
      <w:r>
        <w:rPr>
          <w:rFonts w:hint="eastAsia"/>
        </w:rPr>
        <w:t>4.3.3</w:t>
      </w:r>
      <w:r>
        <w:rPr>
          <w:rFonts w:hint="eastAsia"/>
        </w:rPr>
        <w:t>實驗結果與分析</w:t>
      </w:r>
      <w:bookmarkEnd w:id="165"/>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166"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16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167"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167"/>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168"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168"/>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169"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169"/>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170"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170"/>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171" w:name="_Toc44592103"/>
      <w:bookmarkStart w:id="172"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171"/>
      <w:proofErr w:type="gramStart"/>
      <w:r w:rsidR="001E58C6">
        <w:rPr>
          <w:rFonts w:hint="eastAsia"/>
        </w:rPr>
        <w:t>各</w:t>
      </w:r>
      <w:proofErr w:type="gramEnd"/>
      <w:r w:rsidR="00871746">
        <w:rPr>
          <w:rFonts w:hint="eastAsia"/>
        </w:rPr>
        <w:t>填補法比較圖</w:t>
      </w:r>
      <w:bookmarkEnd w:id="172"/>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173" w:name="_Toc47633482"/>
      <w:r>
        <w:rPr>
          <w:rFonts w:hint="eastAsia"/>
        </w:rPr>
        <w:lastRenderedPageBreak/>
        <w:t>4</w:t>
      </w:r>
      <w:r>
        <w:t>.4</w:t>
      </w:r>
      <w:r w:rsidR="00BF6E60">
        <w:rPr>
          <w:rFonts w:hint="eastAsia"/>
        </w:rPr>
        <w:t>實驗結論</w:t>
      </w:r>
      <w:bookmarkEnd w:id="173"/>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174" w:name="_Toc47633483"/>
      <w:r>
        <w:rPr>
          <w:rFonts w:hint="eastAsia"/>
        </w:rPr>
        <w:lastRenderedPageBreak/>
        <w:t>結論與未來方向</w:t>
      </w:r>
      <w:bookmarkEnd w:id="174"/>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175" w:name="_Toc47633484"/>
      <w:r>
        <w:rPr>
          <w:rFonts w:hint="eastAsia"/>
          <w:shd w:val="clear" w:color="auto" w:fill="FFFFFF"/>
        </w:rPr>
        <w:t>5.1</w:t>
      </w:r>
      <w:r>
        <w:rPr>
          <w:rFonts w:hint="eastAsia"/>
          <w:shd w:val="clear" w:color="auto" w:fill="FFFFFF"/>
        </w:rPr>
        <w:t>結論</w:t>
      </w:r>
      <w:bookmarkEnd w:id="175"/>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w:t>
      </w:r>
      <w:bookmarkStart w:id="176" w:name="_GoBack"/>
      <w:bookmarkEnd w:id="176"/>
      <w:r w:rsidRPr="001511BE">
        <w:rPr>
          <w:rFonts w:hint="eastAsia"/>
          <w:color w:val="0070C0"/>
          <w:shd w:val="clear" w:color="auto" w:fill="FFFFFF"/>
        </w:rPr>
        <w:t>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177"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17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ins w:id="178" w:author="DELab-Sam" w:date="2020-08-13T21:13:00Z">
        <w:r w:rsidR="00EB37BE">
          <w:rPr>
            <w:rFonts w:hint="eastAsia"/>
            <w:color w:val="0070C0"/>
          </w:rPr>
          <w:t>是</w:t>
        </w:r>
      </w:ins>
      <w:r w:rsidR="00787779">
        <w:rPr>
          <w:rFonts w:hint="eastAsia"/>
          <w:color w:val="0070C0"/>
        </w:rPr>
        <w:t>否</w:t>
      </w:r>
      <w:proofErr w:type="gramStart"/>
      <w:ins w:id="179" w:author="DELab-Sam" w:date="2020-08-13T21:13:00Z">
        <w:r w:rsidR="00EB37BE">
          <w:rPr>
            <w:rFonts w:hint="eastAsia"/>
            <w:color w:val="0070C0"/>
          </w:rPr>
          <w:t>一</w:t>
        </w:r>
      </w:ins>
      <w:r w:rsidR="00787779">
        <w:rPr>
          <w:rFonts w:hint="eastAsia"/>
          <w:color w:val="0070C0"/>
        </w:rPr>
        <w:t>些</w:t>
      </w:r>
      <w:proofErr w:type="gramEnd"/>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180" w:name="_Toc47633486"/>
      <w:r>
        <w:rPr>
          <w:rFonts w:hint="eastAsia"/>
        </w:rPr>
        <w:lastRenderedPageBreak/>
        <w:t>參考文獻</w:t>
      </w:r>
      <w:bookmarkEnd w:id="180"/>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49962" w14:textId="77777777" w:rsidR="00DB701F" w:rsidRDefault="00DB701F" w:rsidP="00A83E90">
      <w:r>
        <w:separator/>
      </w:r>
    </w:p>
  </w:endnote>
  <w:endnote w:type="continuationSeparator" w:id="0">
    <w:p w14:paraId="42132846" w14:textId="77777777" w:rsidR="00DB701F" w:rsidRDefault="00DB701F"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2526C" w:rsidRDefault="00A2526C">
    <w:pPr>
      <w:pStyle w:val="af2"/>
      <w:jc w:val="center"/>
    </w:pPr>
  </w:p>
  <w:p w14:paraId="73660903" w14:textId="77777777" w:rsidR="00A2526C" w:rsidRDefault="00A2526C">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60029263" w:rsidR="00A2526C" w:rsidRDefault="00A2526C">
        <w:pPr>
          <w:pStyle w:val="af2"/>
          <w:jc w:val="center"/>
        </w:pPr>
        <w:r>
          <w:fldChar w:fldCharType="begin"/>
        </w:r>
        <w:r>
          <w:instrText>PAGE   \* MERGEFORMAT</w:instrText>
        </w:r>
        <w:r>
          <w:fldChar w:fldCharType="separate"/>
        </w:r>
        <w:r w:rsidRPr="005777BD">
          <w:rPr>
            <w:noProof/>
            <w:lang w:val="zh-TW"/>
          </w:rPr>
          <w:t>9</w:t>
        </w:r>
        <w:r>
          <w:fldChar w:fldCharType="end"/>
        </w:r>
      </w:p>
    </w:sdtContent>
  </w:sdt>
  <w:p w14:paraId="3A291779" w14:textId="77777777" w:rsidR="00A2526C" w:rsidRDefault="00A2526C">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F4496E" w14:textId="77777777" w:rsidR="00DB701F" w:rsidRDefault="00DB701F" w:rsidP="00A83E90">
      <w:r>
        <w:separator/>
      </w:r>
    </w:p>
  </w:footnote>
  <w:footnote w:type="continuationSeparator" w:id="0">
    <w:p w14:paraId="103DC67E" w14:textId="77777777" w:rsidR="00DB701F" w:rsidRDefault="00DB701F"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2526C" w:rsidRDefault="00DB701F">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2526C" w:rsidRDefault="00DB701F">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2526C" w:rsidRDefault="00DB701F">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2526C" w:rsidRDefault="00DB701F">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2526C" w:rsidRDefault="00DB701F">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2526C" w:rsidRDefault="00DB701F">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803">
    <w15:presenceInfo w15:providerId="None" w15:userId="803"/>
  </w15:person>
  <w15:person w15:author="DELab-Sam">
    <w15:presenceInfo w15:providerId="Windows Live" w15:userId="7c2ba490c7543e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2C7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55C6"/>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468"/>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6952"/>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2222"/>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5685"/>
    <w:rsid w:val="003B60C0"/>
    <w:rsid w:val="003B742B"/>
    <w:rsid w:val="003C0CBB"/>
    <w:rsid w:val="003C0D28"/>
    <w:rsid w:val="003C0F52"/>
    <w:rsid w:val="003C202B"/>
    <w:rsid w:val="003C2B5B"/>
    <w:rsid w:val="003C2C65"/>
    <w:rsid w:val="003C2E7A"/>
    <w:rsid w:val="003C4503"/>
    <w:rsid w:val="003C5240"/>
    <w:rsid w:val="003C5C3D"/>
    <w:rsid w:val="003C5D29"/>
    <w:rsid w:val="003C60DF"/>
    <w:rsid w:val="003C6136"/>
    <w:rsid w:val="003C6336"/>
    <w:rsid w:val="003C64E8"/>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C83"/>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7BD"/>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581B"/>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02A"/>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459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3A6"/>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295"/>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3A05"/>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61C"/>
    <w:rsid w:val="00BF5949"/>
    <w:rsid w:val="00BF5B6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01F"/>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70FDF-468F-489A-AC14-593FA50E44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8</TotalTime>
  <Pages>1</Pages>
  <Words>14663</Words>
  <Characters>83580</Characters>
  <Application>Microsoft Office Word</Application>
  <DocSecurity>0</DocSecurity>
  <Lines>696</Lines>
  <Paragraphs>196</Paragraphs>
  <ScaleCrop>false</ScaleCrop>
  <Company/>
  <LinksUpToDate>false</LinksUpToDate>
  <CharactersWithSpaces>98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111</cp:revision>
  <cp:lastPrinted>2020-07-16T03:02:00Z</cp:lastPrinted>
  <dcterms:created xsi:type="dcterms:W3CDTF">2020-07-21T15:22:00Z</dcterms:created>
  <dcterms:modified xsi:type="dcterms:W3CDTF">2020-08-1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